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8637C8F" w14:textId="7D0B05E5" w:rsidR="00B65E2F" w:rsidRPr="00EC64BD" w:rsidRDefault="0020104D" w:rsidP="00841405">
      <w:pPr>
        <w:spacing w:after="0"/>
        <w:rPr>
          <w:b/>
          <w:bCs/>
        </w:rPr>
      </w:pPr>
      <w:r w:rsidRPr="00EC64BD">
        <w:rPr>
          <w:b/>
          <w:bCs/>
        </w:rPr>
        <w:t>1.</w:t>
      </w:r>
      <w:r w:rsidR="00B65E2F" w:rsidRPr="00EC64BD">
        <w:rPr>
          <w:b/>
          <w:bCs/>
        </w:rPr>
        <w:t xml:space="preserve"> DevOps </w:t>
      </w:r>
      <w:r w:rsidR="00B65E2F" w:rsidRPr="00EC64BD">
        <w:rPr>
          <w:b/>
          <w:bCs/>
          <w:cs/>
        </w:rPr>
        <w:t>คืออะไร มีความสัมพันธ์กับการพัฒนาซอฟต์แวร์อย่างไร</w:t>
      </w:r>
    </w:p>
    <w:p w14:paraId="2AEE2325" w14:textId="00E70FDF" w:rsidR="00841405" w:rsidRDefault="00841405" w:rsidP="00841405">
      <w:pPr>
        <w:spacing w:after="0"/>
        <w:jc w:val="thaiDistribute"/>
      </w:pPr>
      <w:r>
        <w:tab/>
      </w:r>
      <w:r w:rsidRPr="00841405">
        <w:t>DevOps</w:t>
      </w:r>
      <w:r w:rsidR="00660BCF">
        <w:t xml:space="preserve"> </w:t>
      </w:r>
      <w:r w:rsidR="00660BCF">
        <w:fldChar w:fldCharType="begin"/>
      </w:r>
      <w:r w:rsidR="00660BCF">
        <w:instrText xml:space="preserve"> ADDIN ZOTERO_ITEM CSL_CITATION {"citationID":"r3m17SBb","properties":{"formattedCitation":"[1]","plainCitation":"[1]","noteIndex":0},"citationItems":[{"id":34,"uris":["http://zotero.org/users/local/P0awl6o2/items/66GE75RP"],"uri":["http://zotero.org/users/local/P0awl6o2/items/66GE75RP"],"itemData":{"id":34,"type":"webpage","container-title":"Amazon Web Services, Inc.","language":"th-TH","title":"DevOps </w:instrText>
      </w:r>
      <w:r w:rsidR="00660BCF">
        <w:rPr>
          <w:cs/>
        </w:rPr>
        <w:instrText xml:space="preserve">คืออะไร - </w:instrText>
      </w:r>
      <w:r w:rsidR="00660BCF">
        <w:instrText xml:space="preserve">Amazon Web Services (AWS)","URL":"https://aws.amazon.com/th/devops/what-is-devops/","accessed":{"date-parts":[["2021",1,23]]}}}],"schema":"https://github.com/citation-style-language/schema/raw/master/csl-citation.json"} </w:instrText>
      </w:r>
      <w:r w:rsidR="00660BCF">
        <w:fldChar w:fldCharType="separate"/>
      </w:r>
      <w:r w:rsidR="00660BCF" w:rsidRPr="00660BCF">
        <w:t>[1]</w:t>
      </w:r>
      <w:r w:rsidR="00660BCF">
        <w:fldChar w:fldCharType="end"/>
      </w:r>
      <w:r w:rsidRPr="00841405">
        <w:t xml:space="preserve"> </w:t>
      </w:r>
      <w:r w:rsidRPr="00841405">
        <w:rPr>
          <w:cs/>
        </w:rPr>
        <w:t>คือการผสมผสานแนวความคิดเชิงวัฒนธรรม แนวทางปฏิบัติ และเครื่องมือต่างๆ ที่ช่วยเพิ่มความสามารถขององค์กรในการส่งมอบแอปพลิเคชันและบริการอย่างรวดเร็ว โดยพัฒนาและปรับปรุงผลิตภัณฑ์ต่างๆ ให้เร็วกว่ากระบวนการการพัฒนาซอฟต์แวร์และการจัดการโครงสร้างพื้นฐานแบบดั้งเดิม ความรวดเร็วนี้ช่วยให้องค์กรสามารถให้บริการแก่ลูกค้าของตนได้ดีขึ้น และสามารถแข่งขันในตลาดได้อย่างมีประสิทธิภาพมากขึ้น</w:t>
      </w:r>
    </w:p>
    <w:p w14:paraId="5DBE48D8" w14:textId="34FE6F5C" w:rsidR="00841405" w:rsidRDefault="00841405" w:rsidP="00841405">
      <w:pPr>
        <w:spacing w:after="0"/>
      </w:pPr>
      <w:r>
        <w:tab/>
      </w:r>
      <w:r w:rsidR="008C5B68">
        <w:t xml:space="preserve">DevOps </w:t>
      </w:r>
      <w:r w:rsidR="008C5B68">
        <w:rPr>
          <w:cs/>
        </w:rPr>
        <w:t>มีความสัมพันธ์กับการพัฒนาซอฟต์แวร์</w:t>
      </w:r>
      <w:r w:rsidR="00660BCF">
        <w:rPr>
          <w:rFonts w:hint="cs"/>
          <w:cs/>
        </w:rPr>
        <w:t xml:space="preserve"> </w:t>
      </w:r>
      <w:r w:rsidR="00660BCF">
        <w:rPr>
          <w:cs/>
        </w:rPr>
        <w:fldChar w:fldCharType="begin"/>
      </w:r>
      <w:r w:rsidR="00660BCF">
        <w:instrText xml:space="preserve"> ADDIN ZOTERO_ITEM CSL_CITATION {"citationID":"BK5KAzY8","properties":{"formattedCitation":"[2]","plainCitation":"[2]","noteIndex":0},"citationItems":[{"id":35,"uris":["http://zotero.org/users/local/P0awl6o2/items/G2B89WGC"],"uri":["http://zotero.org/users/local/P0awl6o2/items/G2B89WGC"],"itemData":{"id":35,"type":"webpage","abstract":"DevOps </w:instrText>
      </w:r>
      <w:r w:rsidR="00660BCF">
        <w:rPr>
          <w:cs/>
        </w:rPr>
        <w:instrText xml:space="preserve">และ </w:instrText>
      </w:r>
      <w:r w:rsidR="00660BCF">
        <w:instrText xml:space="preserve">Agile </w:instrText>
      </w:r>
      <w:r w:rsidR="00660BCF">
        <w:rPr>
          <w:cs/>
        </w:rPr>
        <w:instrText>ต่างกันอย่างไร มาช่วยกันหาคำตอบกันครับ!</w:instrText>
      </w:r>
      <w:r w:rsidR="00660BCF">
        <w:instrText xml:space="preserve">?","container-title":"Medium","language":"en","title":"DevOps and Agile","URL":"https://welovebug.com/devops-and-agile-136e17e8c787","author":[{"family":"sangakong","given":"apiwat"}],"accessed":{"date-parts":[["2021",1,23]]},"issued":{"date-parts":[["2020",1,16]]}}}],"schema":"https://github.com/citation-style-language/schema/raw/master/csl-citation.json"} </w:instrText>
      </w:r>
      <w:r w:rsidR="00660BCF">
        <w:rPr>
          <w:cs/>
        </w:rPr>
        <w:fldChar w:fldCharType="separate"/>
      </w:r>
      <w:r w:rsidR="00660BCF" w:rsidRPr="00660BCF">
        <w:t>[2]</w:t>
      </w:r>
      <w:r w:rsidR="00660BCF">
        <w:rPr>
          <w:cs/>
        </w:rPr>
        <w:fldChar w:fldCharType="end"/>
      </w:r>
      <w:r w:rsidR="00F82AA4">
        <w:rPr>
          <w:rFonts w:hint="cs"/>
          <w:cs/>
        </w:rPr>
        <w:t xml:space="preserve"> โดยเป็นแนวปฏิบัติในการนำทีมพัฒนาและการดำเนินงานมารวมกัน กระบวนการจะมุ่งเน้นไปที่การทดสอบและการส่งมอบอย่างต่อเนื่อง เป้าหมายของ </w:t>
      </w:r>
      <w:r w:rsidR="00F82AA4">
        <w:t xml:space="preserve">DevOps </w:t>
      </w:r>
      <w:r w:rsidR="00F82AA4">
        <w:rPr>
          <w:rFonts w:hint="cs"/>
          <w:cs/>
        </w:rPr>
        <w:t>คือการพัฒนาซอฟต์แวร์ และมุ่งเน้นไปที่ความพร้อมในการปฏิบัติงานและธุรกิจ</w:t>
      </w:r>
    </w:p>
    <w:p w14:paraId="2A8DF43A" w14:textId="77777777" w:rsidR="00F82AA4" w:rsidRDefault="00F82AA4" w:rsidP="00841405">
      <w:pPr>
        <w:spacing w:after="0"/>
        <w:rPr>
          <w:rFonts w:hint="cs"/>
          <w:cs/>
        </w:rPr>
      </w:pPr>
    </w:p>
    <w:p w14:paraId="7BAE55CF" w14:textId="3D0D7F4B" w:rsidR="00B65E2F" w:rsidRPr="00EC64BD" w:rsidRDefault="00B65E2F" w:rsidP="00841405">
      <w:pPr>
        <w:spacing w:after="0"/>
        <w:rPr>
          <w:b/>
          <w:bCs/>
        </w:rPr>
      </w:pPr>
      <w:r w:rsidRPr="00EC64BD">
        <w:rPr>
          <w:b/>
          <w:bCs/>
        </w:rPr>
        <w:t>2</w:t>
      </w:r>
      <w:r w:rsidR="0020104D" w:rsidRPr="00EC64BD">
        <w:rPr>
          <w:b/>
          <w:bCs/>
        </w:rPr>
        <w:t>.</w:t>
      </w:r>
      <w:r w:rsidRPr="00EC64BD">
        <w:rPr>
          <w:b/>
          <w:bCs/>
        </w:rPr>
        <w:t xml:space="preserve"> CI/CD </w:t>
      </w:r>
      <w:r w:rsidRPr="00EC64BD">
        <w:rPr>
          <w:b/>
          <w:bCs/>
          <w:cs/>
        </w:rPr>
        <w:t xml:space="preserve">คืออะไร มีความสัมพันธ์กับ </w:t>
      </w:r>
      <w:r w:rsidRPr="00EC64BD">
        <w:rPr>
          <w:b/>
          <w:bCs/>
        </w:rPr>
        <w:t xml:space="preserve">DevOps </w:t>
      </w:r>
      <w:r w:rsidRPr="00EC64BD">
        <w:rPr>
          <w:b/>
          <w:bCs/>
          <w:cs/>
        </w:rPr>
        <w:t>อย่างไร</w:t>
      </w:r>
    </w:p>
    <w:p w14:paraId="49D93BE2" w14:textId="2AA9EEAA" w:rsidR="00F82AA4" w:rsidRDefault="00F82AA4" w:rsidP="00841405">
      <w:pPr>
        <w:spacing w:after="0"/>
      </w:pPr>
      <w:r>
        <w:tab/>
      </w:r>
      <w:r w:rsidRPr="00F82AA4">
        <w:t>CI/CD (Continuous Integration, Continuous Delivery)</w:t>
      </w:r>
      <w:r w:rsidR="00660BCF">
        <w:t xml:space="preserve"> </w:t>
      </w:r>
      <w:r w:rsidR="00660BCF">
        <w:fldChar w:fldCharType="begin"/>
      </w:r>
      <w:r w:rsidR="00660BCF">
        <w:instrText xml:space="preserve"> ADDIN ZOTERO_ITEM CSL_CITATION {"citationID":"rqXmZ6sA","properties":{"formattedCitation":"[3]","plainCitation":"[3]","noteIndex":0},"citationItems":[{"id":38,"uris":["http://zotero.org/users/local/P0awl6o2/items/6NNVFA2K"],"uri":["http://zotero.org/users/local/P0awl6o2/items/6NNVFA2K"],"itemData":{"id":38,"type":"post-weblog","language":"en-US","title":"DevOps CI/CD </w:instrText>
      </w:r>
      <w:r w:rsidR="00660BCF">
        <w:rPr>
          <w:cs/>
        </w:rPr>
        <w:instrText>คืออะไร</w:instrText>
      </w:r>
      <w:r w:rsidR="00660BCF">
        <w:instrText xml:space="preserve">? – Ton's Blog","title-short":"DevOps CI/CD </w:instrText>
      </w:r>
      <w:r w:rsidR="00660BCF">
        <w:rPr>
          <w:cs/>
        </w:rPr>
        <w:instrText>คืออะไร</w:instrText>
      </w:r>
      <w:r w:rsidR="00660BCF">
        <w:instrText xml:space="preserve">?","URL":"https://ton.packetlove.com/blog/life-style/devops-ci-cd.html","accessed":{"date-parts":[["2021",1,23]]}}}],"schema":"https://github.com/citation-style-language/schema/raw/master/csl-citation.json"} </w:instrText>
      </w:r>
      <w:r w:rsidR="00660BCF">
        <w:fldChar w:fldCharType="separate"/>
      </w:r>
      <w:r w:rsidR="00660BCF" w:rsidRPr="00660BCF">
        <w:t>[3]</w:t>
      </w:r>
      <w:r w:rsidR="00660BCF">
        <w:fldChar w:fldCharType="end"/>
      </w:r>
      <w:r w:rsidRPr="00F82AA4">
        <w:t xml:space="preserve"> </w:t>
      </w:r>
      <w:r w:rsidRPr="00F82AA4">
        <w:rPr>
          <w:cs/>
        </w:rPr>
        <w:t xml:space="preserve">เป็นกระบวนการในการทำงาน ตั้งแต่การ </w:t>
      </w:r>
      <w:r w:rsidRPr="00F82AA4">
        <w:t xml:space="preserve">Plan -&gt; Code -&gt; Build -&gt; Test -&gt; Release -&gt; Deploy -&gt; Operate -&gt; Monitor </w:t>
      </w:r>
      <w:r w:rsidRPr="00F82AA4">
        <w:rPr>
          <w:cs/>
        </w:rPr>
        <w:t xml:space="preserve">หรือบางทีเรียกสั้นๆ ว่า </w:t>
      </w:r>
      <w:r w:rsidRPr="00F82AA4">
        <w:t xml:space="preserve">Pipeline </w:t>
      </w:r>
      <w:r w:rsidRPr="00F82AA4">
        <w:rPr>
          <w:cs/>
        </w:rPr>
        <w:t xml:space="preserve">ซึ่งสมัยนี้ ก็มี </w:t>
      </w:r>
      <w:r w:rsidRPr="00F82AA4">
        <w:t xml:space="preserve">tools </w:t>
      </w:r>
      <w:r w:rsidRPr="00F82AA4">
        <w:rPr>
          <w:cs/>
        </w:rPr>
        <w:t xml:space="preserve">ต่างๆ ที่ทำหน้าที่พวกนี้ เยอะมากทั้ง </w:t>
      </w:r>
      <w:r w:rsidRPr="00F82AA4">
        <w:t xml:space="preserve">On-Premise </w:t>
      </w:r>
      <w:r w:rsidRPr="00F82AA4">
        <w:rPr>
          <w:cs/>
        </w:rPr>
        <w:t xml:space="preserve">และ </w:t>
      </w:r>
      <w:r w:rsidRPr="00F82AA4">
        <w:t xml:space="preserve">On-Cloud </w:t>
      </w:r>
      <w:r w:rsidRPr="00F82AA4">
        <w:rPr>
          <w:cs/>
        </w:rPr>
        <w:t xml:space="preserve">ที่เรารู้จักกันดี ก็น่าจะเป็น </w:t>
      </w:r>
      <w:r w:rsidRPr="00F82AA4">
        <w:t xml:space="preserve">Jenkins </w:t>
      </w:r>
      <w:r w:rsidRPr="00F82AA4">
        <w:rPr>
          <w:cs/>
        </w:rPr>
        <w:t xml:space="preserve">ที่เข้ามามีบทบาทมาก ในการทำ </w:t>
      </w:r>
      <w:r w:rsidRPr="00F82AA4">
        <w:t>CICD</w:t>
      </w:r>
    </w:p>
    <w:p w14:paraId="09127A3B" w14:textId="756FCE98" w:rsidR="00110B1B" w:rsidRDefault="00110B1B" w:rsidP="00110B1B">
      <w:pPr>
        <w:spacing w:after="0"/>
        <w:jc w:val="center"/>
      </w:pPr>
      <w:r w:rsidRPr="00110B1B">
        <w:drawing>
          <wp:inline distT="0" distB="0" distL="0" distR="0" wp14:anchorId="041C1907" wp14:editId="44F8D073">
            <wp:extent cx="3269263" cy="1745131"/>
            <wp:effectExtent l="0" t="0" r="7620" b="7620"/>
            <wp:docPr id="1" name="รูปภาพ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3269263" cy="17451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55A1C4" w14:textId="1C15F37F" w:rsidR="00EC64BD" w:rsidRDefault="00EC64BD" w:rsidP="00110B1B">
      <w:pPr>
        <w:spacing w:after="0"/>
        <w:jc w:val="center"/>
      </w:pPr>
      <w:r>
        <w:rPr>
          <w:rFonts w:hint="cs"/>
          <w:cs/>
        </w:rPr>
        <w:t xml:space="preserve">รูปที่ </w:t>
      </w:r>
      <w:r>
        <w:t xml:space="preserve">1 </w:t>
      </w:r>
      <w:r>
        <w:rPr>
          <w:rFonts w:hint="cs"/>
          <w:cs/>
        </w:rPr>
        <w:t xml:space="preserve">กระบวนการทำงาน </w:t>
      </w:r>
      <w:r>
        <w:t xml:space="preserve">CI/CD </w:t>
      </w:r>
      <w:r w:rsidR="00660BCF">
        <w:fldChar w:fldCharType="begin"/>
      </w:r>
      <w:r w:rsidR="00660BCF">
        <w:instrText xml:space="preserve"> ADDIN ZOTERO_ITEM CSL_CITATION {"citationID":"jDOTdLvC","properties":{"formattedCitation":"[3]","plainCitation":"[3]","noteIndex":0},"citationItems":[{"id":38,"uris":["http://zotero.org/users/local/P0awl6o2/items/6NNVFA2K"],"uri":["http://zotero.org/users/local/P0awl6o2/items/6NNVFA2K"],"itemData":{"id":38,"type":"post-weblog","language":"en-US","title":"DevOps CI/CD </w:instrText>
      </w:r>
      <w:r w:rsidR="00660BCF">
        <w:rPr>
          <w:cs/>
        </w:rPr>
        <w:instrText>คืออะไร</w:instrText>
      </w:r>
      <w:r w:rsidR="00660BCF">
        <w:instrText xml:space="preserve">? – Ton's Blog","title-short":"DevOps CI/CD </w:instrText>
      </w:r>
      <w:r w:rsidR="00660BCF">
        <w:rPr>
          <w:cs/>
        </w:rPr>
        <w:instrText>คืออะไร</w:instrText>
      </w:r>
      <w:r w:rsidR="00660BCF">
        <w:instrText xml:space="preserve">?","URL":"https://ton.packetlove.com/blog/life-style/devops-ci-cd.html","accessed":{"date-parts":[["2021",1,23]]}}}],"schema":"https://github.com/citation-style-language/schema/raw/master/csl-citation.json"} </w:instrText>
      </w:r>
      <w:r w:rsidR="00660BCF">
        <w:fldChar w:fldCharType="separate"/>
      </w:r>
      <w:r w:rsidR="00660BCF" w:rsidRPr="00660BCF">
        <w:t>[3]</w:t>
      </w:r>
      <w:r w:rsidR="00660BCF">
        <w:fldChar w:fldCharType="end"/>
      </w:r>
    </w:p>
    <w:p w14:paraId="5ED0C033" w14:textId="77777777" w:rsidR="00EC64BD" w:rsidRDefault="00EC64BD" w:rsidP="00110B1B">
      <w:pPr>
        <w:spacing w:after="0"/>
        <w:jc w:val="center"/>
      </w:pPr>
    </w:p>
    <w:p w14:paraId="148CD93E" w14:textId="112B0709" w:rsidR="00D11306" w:rsidRDefault="00B65E2F" w:rsidP="00841405">
      <w:pPr>
        <w:spacing w:after="0"/>
        <w:rPr>
          <w:b/>
          <w:bCs/>
        </w:rPr>
      </w:pPr>
      <w:r w:rsidRPr="00EC64BD">
        <w:rPr>
          <w:b/>
          <w:bCs/>
        </w:rPr>
        <w:t>3</w:t>
      </w:r>
      <w:r w:rsidR="0020104D" w:rsidRPr="00EC64BD">
        <w:rPr>
          <w:b/>
          <w:bCs/>
        </w:rPr>
        <w:t>.</w:t>
      </w:r>
      <w:r w:rsidRPr="00EC64BD">
        <w:rPr>
          <w:b/>
          <w:bCs/>
        </w:rPr>
        <w:t xml:space="preserve"> </w:t>
      </w:r>
      <w:r w:rsidRPr="00EC64BD">
        <w:rPr>
          <w:b/>
          <w:bCs/>
          <w:cs/>
        </w:rPr>
        <w:t xml:space="preserve">หากองค์กรต้องการนำเอา </w:t>
      </w:r>
      <w:r w:rsidRPr="00EC64BD">
        <w:rPr>
          <w:b/>
          <w:bCs/>
        </w:rPr>
        <w:t xml:space="preserve">DevOps </w:t>
      </w:r>
      <w:r w:rsidRPr="00EC64BD">
        <w:rPr>
          <w:b/>
          <w:bCs/>
          <w:cs/>
        </w:rPr>
        <w:t xml:space="preserve">และ </w:t>
      </w:r>
      <w:r w:rsidRPr="00EC64BD">
        <w:rPr>
          <w:b/>
          <w:bCs/>
        </w:rPr>
        <w:t xml:space="preserve">CI/CD </w:t>
      </w:r>
      <w:r w:rsidRPr="00EC64BD">
        <w:rPr>
          <w:b/>
          <w:bCs/>
          <w:cs/>
        </w:rPr>
        <w:t>เข้ามาเป็นส่วนเสริมในกระบวนการพัฒนาซอฟต์แวร์จะต้องทำอย่างไรบ้าง</w:t>
      </w:r>
    </w:p>
    <w:p w14:paraId="3AB9AB14" w14:textId="009EAAF8" w:rsidR="00660BCF" w:rsidRPr="00660BCF" w:rsidRDefault="00660BCF" w:rsidP="00841405">
      <w:pPr>
        <w:spacing w:after="0"/>
        <w:rPr>
          <w:rFonts w:hint="cs"/>
        </w:rPr>
      </w:pPr>
      <w:r>
        <w:rPr>
          <w:b/>
          <w:bCs/>
        </w:rPr>
        <w:tab/>
      </w:r>
      <w:r>
        <w:rPr>
          <w:rFonts w:hint="cs"/>
          <w:cs/>
        </w:rPr>
        <w:t xml:space="preserve">แนวทางการนำ </w:t>
      </w:r>
      <w:r>
        <w:t xml:space="preserve">DevOps </w:t>
      </w:r>
      <w:r>
        <w:rPr>
          <w:rFonts w:hint="cs"/>
          <w:cs/>
        </w:rPr>
        <w:t xml:space="preserve">และ </w:t>
      </w:r>
      <w:r>
        <w:t xml:space="preserve">CI/CD </w:t>
      </w:r>
      <w:r>
        <w:rPr>
          <w:rFonts w:hint="cs"/>
          <w:cs/>
        </w:rPr>
        <w:t xml:space="preserve">เข้ามาเป็นส่วนเสริมในกระบวนการพัฒนาซอฟต์แวร์ มีดั้งนี้ </w:t>
      </w:r>
      <w:r>
        <w:rPr>
          <w:cs/>
        </w:rPr>
        <w:fldChar w:fldCharType="begin"/>
      </w:r>
      <w:r>
        <w:instrText xml:space="preserve"> ADDIN ZOTERO_ITEM CSL_CITATION {"citationID":"rUBppqmv","properties":{"formattedCitation":"[4]","plainCitation":"[4]","noteIndex":0},"citationItems":[{"id":40,"uris":["http://zotero.org/users/local/P0awl6o2/items/KMPQYRA7"],"uri":["http://zotero.org/users/local/P0awl6o2/items/KMPQYRA7"],"itemData":{"id":40,"type":"webpage","title":"</w:instrText>
      </w:r>
      <w:r>
        <w:rPr>
          <w:cs/>
        </w:rPr>
        <w:instrText xml:space="preserve">แนวทางในการนำ </w:instrText>
      </w:r>
      <w:r>
        <w:instrText xml:space="preserve">DevOps </w:instrText>
      </w:r>
      <w:r>
        <w:rPr>
          <w:cs/>
        </w:rPr>
        <w:instrText xml:space="preserve">มาใช้ปรับปรุงการพัฒนา </w:instrText>
      </w:r>
      <w:r>
        <w:instrText xml:space="preserve">software","URL":"https://www.somkiat.cc/think-before-start-devops/","accessed":{"date-parts":[["2021",1,23]]}}}],"schema":"https://github.com/citation-style-language/schema/raw/master/csl-citation.json"} </w:instrText>
      </w:r>
      <w:r>
        <w:rPr>
          <w:cs/>
        </w:rPr>
        <w:fldChar w:fldCharType="separate"/>
      </w:r>
      <w:r w:rsidRPr="00660BCF">
        <w:t>[4]</w:t>
      </w:r>
      <w:r>
        <w:rPr>
          <w:cs/>
        </w:rPr>
        <w:fldChar w:fldCharType="end"/>
      </w:r>
    </w:p>
    <w:p w14:paraId="08CC595E" w14:textId="77777777" w:rsidR="00BB7D51" w:rsidRDefault="00BB7D51" w:rsidP="00841405">
      <w:pPr>
        <w:spacing w:after="0"/>
      </w:pPr>
      <w:r>
        <w:t xml:space="preserve">1. </w:t>
      </w:r>
      <w:r>
        <w:rPr>
          <w:rFonts w:hint="cs"/>
          <w:cs/>
        </w:rPr>
        <w:t xml:space="preserve">ระบุปัญหาก่อนว่ามีอะไรบ้าง </w:t>
      </w:r>
    </w:p>
    <w:p w14:paraId="201A1302" w14:textId="228D0FB7" w:rsidR="00EC64BD" w:rsidRDefault="00BB7D51" w:rsidP="00BB7D51">
      <w:pPr>
        <w:spacing w:after="0"/>
        <w:ind w:firstLine="720"/>
      </w:pPr>
      <w:r>
        <w:rPr>
          <w:rFonts w:hint="cs"/>
          <w:cs/>
        </w:rPr>
        <w:t>จากนั้นทำการเรียงลำดับความสำคัญหรือผลกระทบที่เกิดขึ้นว่าจะแก้ไขอะไรก่อน</w:t>
      </w:r>
    </w:p>
    <w:p w14:paraId="66E16841" w14:textId="77777777" w:rsidR="00BB7D51" w:rsidRDefault="00BB7D51" w:rsidP="00841405">
      <w:pPr>
        <w:spacing w:after="0"/>
      </w:pPr>
      <w:r>
        <w:t xml:space="preserve">2. </w:t>
      </w:r>
      <w:r>
        <w:rPr>
          <w:rFonts w:hint="cs"/>
          <w:cs/>
        </w:rPr>
        <w:t xml:space="preserve">ลดความหลากหลาย </w:t>
      </w:r>
    </w:p>
    <w:p w14:paraId="068340AA" w14:textId="77777777" w:rsidR="00BB7D51" w:rsidRDefault="00BB7D51" w:rsidP="00BB7D51">
      <w:pPr>
        <w:spacing w:after="0"/>
        <w:ind w:firstLine="720"/>
      </w:pPr>
      <w:r>
        <w:rPr>
          <w:rFonts w:hint="cs"/>
          <w:cs/>
        </w:rPr>
        <w:t xml:space="preserve">สิ่งที่พบเจอบ่อยในการพัฒนา </w:t>
      </w:r>
      <w:r>
        <w:t xml:space="preserve">software </w:t>
      </w:r>
      <w:r>
        <w:rPr>
          <w:rFonts w:hint="cs"/>
          <w:cs/>
        </w:rPr>
        <w:t xml:space="preserve">คือ ความหลากหลายของการทำงาน </w:t>
      </w:r>
      <w:r>
        <w:rPr>
          <w:cs/>
        </w:rPr>
        <w:t>ดังนั้น ควรต้องลดความหลากหลาย</w:t>
      </w:r>
    </w:p>
    <w:p w14:paraId="31CFAB48" w14:textId="63E9FFBF" w:rsidR="00BB7D51" w:rsidRDefault="00BB7D51" w:rsidP="00BB7D51">
      <w:pPr>
        <w:spacing w:after="0"/>
      </w:pPr>
      <w:r>
        <w:rPr>
          <w:cs/>
        </w:rPr>
        <w:lastRenderedPageBreak/>
        <w:t>หรือลองหาสักแนวทางสำหรับการเริ่มต้น</w:t>
      </w:r>
    </w:p>
    <w:p w14:paraId="230528D1" w14:textId="37E29226" w:rsidR="00BB7D51" w:rsidRDefault="00BB7D51" w:rsidP="00BB7D51">
      <w:pPr>
        <w:spacing w:after="0"/>
      </w:pPr>
      <w:r>
        <w:t xml:space="preserve">3. </w:t>
      </w:r>
      <w:r>
        <w:rPr>
          <w:rFonts w:hint="cs"/>
          <w:cs/>
        </w:rPr>
        <w:t>ต้องรู้ขั้นตอนการทำงานตั้งแต่ต้นจนจบ</w:t>
      </w:r>
    </w:p>
    <w:p w14:paraId="0A0D7A73" w14:textId="228D39C3" w:rsidR="00BB7D51" w:rsidRDefault="00660BCF" w:rsidP="00BB7D51">
      <w:pPr>
        <w:spacing w:after="0"/>
      </w:pPr>
      <w:r>
        <w:t xml:space="preserve">4. </w:t>
      </w:r>
      <w:r>
        <w:rPr>
          <w:rFonts w:hint="cs"/>
          <w:cs/>
        </w:rPr>
        <w:t xml:space="preserve">เข้าสู่กระบวนการพัฒนาและส่งมอบ </w:t>
      </w:r>
      <w:r>
        <w:t xml:space="preserve">software </w:t>
      </w:r>
    </w:p>
    <w:p w14:paraId="65C44FD7" w14:textId="79BF1A19" w:rsidR="00660BCF" w:rsidRDefault="00660BCF" w:rsidP="00660BCF">
      <w:pPr>
        <w:spacing w:after="0"/>
      </w:pPr>
      <w:r>
        <w:tab/>
      </w:r>
      <w:r>
        <w:rPr>
          <w:cs/>
        </w:rPr>
        <w:t xml:space="preserve">การพัฒนาและส่งมอบ </w:t>
      </w:r>
      <w:r>
        <w:t xml:space="preserve">software </w:t>
      </w:r>
      <w:r>
        <w:rPr>
          <w:cs/>
        </w:rPr>
        <w:t>ที่ดีประกอบไปด้วย</w:t>
      </w:r>
    </w:p>
    <w:p w14:paraId="3737DC40" w14:textId="7E7FBDF4" w:rsidR="00660BCF" w:rsidRDefault="00660BCF" w:rsidP="00660BCF">
      <w:pPr>
        <w:spacing w:after="0"/>
        <w:ind w:left="1440"/>
      </w:pPr>
      <w:r>
        <w:t xml:space="preserve">- </w:t>
      </w:r>
      <w:r>
        <w:rPr>
          <w:cs/>
        </w:rPr>
        <w:t xml:space="preserve">การจัดการ </w:t>
      </w:r>
      <w:r>
        <w:t xml:space="preserve">source code </w:t>
      </w:r>
      <w:r>
        <w:rPr>
          <w:cs/>
        </w:rPr>
        <w:t xml:space="preserve">หรือ </w:t>
      </w:r>
      <w:r>
        <w:t>Source Control Management (SCM)</w:t>
      </w:r>
    </w:p>
    <w:p w14:paraId="7509415D" w14:textId="296787F6" w:rsidR="00660BCF" w:rsidRDefault="00660BCF" w:rsidP="00660BCF">
      <w:pPr>
        <w:spacing w:after="0"/>
        <w:ind w:left="1440"/>
      </w:pPr>
      <w:r>
        <w:t xml:space="preserve">- </w:t>
      </w:r>
      <w:r>
        <w:rPr>
          <w:cs/>
        </w:rPr>
        <w:t xml:space="preserve">กระบวนการ </w:t>
      </w:r>
      <w:r>
        <w:t xml:space="preserve">build </w:t>
      </w:r>
      <w:r>
        <w:rPr>
          <w:cs/>
        </w:rPr>
        <w:t xml:space="preserve">ของ </w:t>
      </w:r>
      <w:r>
        <w:t>software</w:t>
      </w:r>
    </w:p>
    <w:p w14:paraId="7F1D7CE0" w14:textId="051D35A2" w:rsidR="00660BCF" w:rsidRDefault="00660BCF" w:rsidP="00660BCF">
      <w:pPr>
        <w:spacing w:after="0"/>
        <w:ind w:left="1440"/>
      </w:pPr>
      <w:r>
        <w:t xml:space="preserve">- </w:t>
      </w:r>
      <w:r>
        <w:rPr>
          <w:cs/>
        </w:rPr>
        <w:t xml:space="preserve">กระบวนการ </w:t>
      </w:r>
      <w:r>
        <w:t>deploy software</w:t>
      </w:r>
    </w:p>
    <w:p w14:paraId="1EEDBD31" w14:textId="79BC7F7C" w:rsidR="00660BCF" w:rsidRDefault="00660BCF" w:rsidP="00660BCF">
      <w:pPr>
        <w:spacing w:after="0"/>
        <w:ind w:left="1440"/>
      </w:pPr>
      <w:r>
        <w:t xml:space="preserve">- </w:t>
      </w:r>
      <w:r>
        <w:rPr>
          <w:cs/>
        </w:rPr>
        <w:t xml:space="preserve">การ </w:t>
      </w:r>
      <w:r>
        <w:t xml:space="preserve">configuration </w:t>
      </w:r>
      <w:r>
        <w:rPr>
          <w:cs/>
        </w:rPr>
        <w:t xml:space="preserve">หรือ </w:t>
      </w:r>
      <w:r>
        <w:t xml:space="preserve">provisioning environment </w:t>
      </w:r>
      <w:r>
        <w:rPr>
          <w:cs/>
        </w:rPr>
        <w:t xml:space="preserve">ต่าง ๆ สำหรับการ </w:t>
      </w:r>
      <w:r>
        <w:t>deploy software</w:t>
      </w:r>
    </w:p>
    <w:p w14:paraId="4F73C0F1" w14:textId="3F43CE97" w:rsidR="00660BCF" w:rsidRDefault="00660BCF" w:rsidP="00660BCF">
      <w:pPr>
        <w:spacing w:after="0"/>
      </w:pPr>
      <w:r>
        <w:t xml:space="preserve">5. </w:t>
      </w:r>
      <w:r>
        <w:rPr>
          <w:rFonts w:hint="cs"/>
          <w:cs/>
        </w:rPr>
        <w:t>กระบวนการทดสอบแบบอัตโนมัติ</w:t>
      </w:r>
    </w:p>
    <w:p w14:paraId="27595B69" w14:textId="3ECB4D60" w:rsidR="00660BCF" w:rsidRDefault="00660BCF" w:rsidP="00660BCF">
      <w:pPr>
        <w:spacing w:after="0"/>
      </w:pPr>
      <w:r>
        <w:rPr>
          <w:cs/>
        </w:rPr>
        <w:tab/>
      </w:r>
      <w:r>
        <w:rPr>
          <w:cs/>
        </w:rPr>
        <w:t xml:space="preserve">การทดสอบนั้นเป็นหัวใจของการพัฒนา </w:t>
      </w:r>
      <w:r>
        <w:t xml:space="preserve">software </w:t>
      </w:r>
      <w:r>
        <w:rPr>
          <w:cs/>
        </w:rPr>
        <w:t xml:space="preserve">และ </w:t>
      </w:r>
      <w:r>
        <w:t>DevOps</w:t>
      </w:r>
      <w:r>
        <w:t xml:space="preserve"> </w:t>
      </w:r>
      <w:r>
        <w:rPr>
          <w:cs/>
        </w:rPr>
        <w:t xml:space="preserve">สะท้อนในเรื่องของคุณภาพ </w:t>
      </w:r>
      <w:r>
        <w:t xml:space="preserve">software </w:t>
      </w:r>
      <w:r>
        <w:rPr>
          <w:cs/>
        </w:rPr>
        <w:t>ที่ส่งมอบมากพอสมควร</w:t>
      </w:r>
      <w:r>
        <w:t xml:space="preserve"> </w:t>
      </w:r>
      <w:r>
        <w:rPr>
          <w:cs/>
        </w:rPr>
        <w:t xml:space="preserve">โดยการทดสอบควรต้องเป็นแบบอัตโนมัติให้ได้มากที่สุดเพื่อช่วย </w:t>
      </w:r>
      <w:r>
        <w:t xml:space="preserve">validate </w:t>
      </w:r>
      <w:r>
        <w:rPr>
          <w:cs/>
        </w:rPr>
        <w:t xml:space="preserve">ว่า </w:t>
      </w:r>
      <w:r>
        <w:t xml:space="preserve">software </w:t>
      </w:r>
      <w:r>
        <w:rPr>
          <w:cs/>
        </w:rPr>
        <w:t>ของเรายังคงทำงานได้อย่างถูกต้องตามที่คาดหวัง</w:t>
      </w:r>
    </w:p>
    <w:p w14:paraId="18643711" w14:textId="38563709" w:rsidR="00660BCF" w:rsidRDefault="00660BCF" w:rsidP="00660BCF">
      <w:pPr>
        <w:spacing w:after="0"/>
      </w:pPr>
    </w:p>
    <w:p w14:paraId="5E8A1CE0" w14:textId="73829796" w:rsidR="00660BCF" w:rsidRDefault="00660BCF" w:rsidP="00660BCF">
      <w:pPr>
        <w:spacing w:after="0"/>
      </w:pPr>
    </w:p>
    <w:p w14:paraId="73FE4A01" w14:textId="62118C3C" w:rsidR="00660BCF" w:rsidRPr="00660BCF" w:rsidRDefault="00660BCF" w:rsidP="00660BCF">
      <w:pPr>
        <w:spacing w:after="0"/>
        <w:rPr>
          <w:b/>
          <w:bCs/>
        </w:rPr>
      </w:pPr>
      <w:r w:rsidRPr="00660BCF">
        <w:rPr>
          <w:rFonts w:hint="cs"/>
          <w:b/>
          <w:bCs/>
          <w:cs/>
        </w:rPr>
        <w:t>เอกสารอ้างอิง</w:t>
      </w:r>
    </w:p>
    <w:p w14:paraId="3A40A216" w14:textId="77777777" w:rsidR="00660BCF" w:rsidRPr="00660BCF" w:rsidRDefault="00660BCF" w:rsidP="00660BCF">
      <w:pPr>
        <w:pStyle w:val="a8"/>
        <w:rPr>
          <w:rFonts w:cs="TH Sarabun New"/>
          <w:szCs w:val="28"/>
        </w:rPr>
      </w:pPr>
      <w:r w:rsidRPr="00660BCF">
        <w:rPr>
          <w:rFonts w:cs="TH Sarabun New"/>
          <w:szCs w:val="28"/>
          <w:cs/>
        </w:rPr>
        <w:fldChar w:fldCharType="begin"/>
      </w:r>
      <w:r w:rsidRPr="00660BCF">
        <w:rPr>
          <w:rFonts w:cs="TH Sarabun New"/>
          <w:szCs w:val="28"/>
        </w:rPr>
        <w:instrText xml:space="preserve"> ADDIN ZOTERO_BIBL {"uncited":[],"omitted":[],"custom":[]} CSL_BIBLIOGRAPHY </w:instrText>
      </w:r>
      <w:r w:rsidRPr="00660BCF">
        <w:rPr>
          <w:rFonts w:cs="TH Sarabun New"/>
          <w:szCs w:val="28"/>
          <w:cs/>
        </w:rPr>
        <w:fldChar w:fldCharType="separate"/>
      </w:r>
      <w:r w:rsidRPr="00660BCF">
        <w:rPr>
          <w:rFonts w:cs="TH Sarabun New"/>
          <w:szCs w:val="28"/>
        </w:rPr>
        <w:t>[1]</w:t>
      </w:r>
      <w:r w:rsidRPr="00660BCF">
        <w:rPr>
          <w:rFonts w:cs="TH Sarabun New"/>
          <w:szCs w:val="28"/>
        </w:rPr>
        <w:tab/>
        <w:t xml:space="preserve">“DevOps </w:t>
      </w:r>
      <w:r w:rsidRPr="00660BCF">
        <w:rPr>
          <w:rFonts w:cs="TH Sarabun New"/>
          <w:szCs w:val="28"/>
          <w:cs/>
        </w:rPr>
        <w:t xml:space="preserve">คืออะไร - </w:t>
      </w:r>
      <w:r w:rsidRPr="00660BCF">
        <w:rPr>
          <w:rFonts w:cs="TH Sarabun New"/>
          <w:szCs w:val="28"/>
        </w:rPr>
        <w:t xml:space="preserve">Amazon Web Services (AWS),” </w:t>
      </w:r>
      <w:r w:rsidRPr="00660BCF">
        <w:rPr>
          <w:rFonts w:cs="TH Sarabun New"/>
          <w:i/>
          <w:iCs/>
          <w:szCs w:val="28"/>
        </w:rPr>
        <w:t>Amazon Web Services, Inc.</w:t>
      </w:r>
      <w:r w:rsidRPr="00660BCF">
        <w:rPr>
          <w:rFonts w:cs="TH Sarabun New"/>
          <w:szCs w:val="28"/>
        </w:rPr>
        <w:t xml:space="preserve"> https://aws.amazon.com/th/devops/what-is-devops/ (accessed Jan. 23, 2021).</w:t>
      </w:r>
    </w:p>
    <w:p w14:paraId="5C96ED19" w14:textId="77777777" w:rsidR="00660BCF" w:rsidRPr="00660BCF" w:rsidRDefault="00660BCF" w:rsidP="00660BCF">
      <w:pPr>
        <w:pStyle w:val="a8"/>
        <w:rPr>
          <w:rFonts w:cs="TH Sarabun New"/>
          <w:szCs w:val="28"/>
        </w:rPr>
      </w:pPr>
      <w:r w:rsidRPr="00660BCF">
        <w:rPr>
          <w:rFonts w:cs="TH Sarabun New"/>
          <w:szCs w:val="28"/>
        </w:rPr>
        <w:t>[2]</w:t>
      </w:r>
      <w:r w:rsidRPr="00660BCF">
        <w:rPr>
          <w:rFonts w:cs="TH Sarabun New"/>
          <w:szCs w:val="28"/>
        </w:rPr>
        <w:tab/>
        <w:t xml:space="preserve"> </w:t>
      </w:r>
      <w:proofErr w:type="spellStart"/>
      <w:r w:rsidRPr="00660BCF">
        <w:rPr>
          <w:rFonts w:cs="TH Sarabun New"/>
          <w:szCs w:val="28"/>
        </w:rPr>
        <w:t>apiwat</w:t>
      </w:r>
      <w:proofErr w:type="spellEnd"/>
      <w:r w:rsidRPr="00660BCF">
        <w:rPr>
          <w:rFonts w:cs="TH Sarabun New"/>
          <w:szCs w:val="28"/>
        </w:rPr>
        <w:t xml:space="preserve"> </w:t>
      </w:r>
      <w:proofErr w:type="spellStart"/>
      <w:r w:rsidRPr="00660BCF">
        <w:rPr>
          <w:rFonts w:cs="TH Sarabun New"/>
          <w:szCs w:val="28"/>
        </w:rPr>
        <w:t>sangakong</w:t>
      </w:r>
      <w:proofErr w:type="spellEnd"/>
      <w:r w:rsidRPr="00660BCF">
        <w:rPr>
          <w:rFonts w:cs="TH Sarabun New"/>
          <w:szCs w:val="28"/>
        </w:rPr>
        <w:t xml:space="preserve">, “DevOps and Agile,” </w:t>
      </w:r>
      <w:r w:rsidRPr="00660BCF">
        <w:rPr>
          <w:rFonts w:cs="TH Sarabun New"/>
          <w:i/>
          <w:iCs/>
          <w:szCs w:val="28"/>
        </w:rPr>
        <w:t>Medium</w:t>
      </w:r>
      <w:r w:rsidRPr="00660BCF">
        <w:rPr>
          <w:rFonts w:cs="TH Sarabun New"/>
          <w:szCs w:val="28"/>
        </w:rPr>
        <w:t>, Jan. 16, 2020. https://welovebug.com/devops-and-agile-136e17e8c787 (accessed Jan. 23, 2021).</w:t>
      </w:r>
    </w:p>
    <w:p w14:paraId="2512C062" w14:textId="77777777" w:rsidR="00660BCF" w:rsidRPr="00660BCF" w:rsidRDefault="00660BCF" w:rsidP="00660BCF">
      <w:pPr>
        <w:pStyle w:val="a8"/>
        <w:rPr>
          <w:rFonts w:cs="TH Sarabun New"/>
          <w:szCs w:val="28"/>
        </w:rPr>
      </w:pPr>
      <w:r w:rsidRPr="00660BCF">
        <w:rPr>
          <w:rFonts w:cs="TH Sarabun New"/>
          <w:szCs w:val="28"/>
        </w:rPr>
        <w:t>[3]</w:t>
      </w:r>
      <w:r w:rsidRPr="00660BCF">
        <w:rPr>
          <w:rFonts w:cs="TH Sarabun New"/>
          <w:szCs w:val="28"/>
        </w:rPr>
        <w:tab/>
        <w:t xml:space="preserve">“DevOps CI/CD </w:t>
      </w:r>
      <w:r w:rsidRPr="00660BCF">
        <w:rPr>
          <w:rFonts w:cs="TH Sarabun New"/>
          <w:szCs w:val="28"/>
          <w:cs/>
        </w:rPr>
        <w:t>คืออะไร</w:t>
      </w:r>
      <w:r w:rsidRPr="00660BCF">
        <w:rPr>
          <w:rFonts w:cs="TH Sarabun New"/>
          <w:szCs w:val="28"/>
        </w:rPr>
        <w:t>? – Ton’s Blog.” https://ton.packetlove.com/blog/life-style/devops-ci-cd.html (accessed Jan. 23, 2021).</w:t>
      </w:r>
    </w:p>
    <w:p w14:paraId="5B6B4372" w14:textId="77777777" w:rsidR="00660BCF" w:rsidRPr="00660BCF" w:rsidRDefault="00660BCF" w:rsidP="00660BCF">
      <w:pPr>
        <w:pStyle w:val="a8"/>
        <w:rPr>
          <w:rFonts w:cs="TH Sarabun New"/>
          <w:szCs w:val="28"/>
        </w:rPr>
      </w:pPr>
      <w:r w:rsidRPr="00660BCF">
        <w:rPr>
          <w:rFonts w:cs="TH Sarabun New"/>
          <w:szCs w:val="28"/>
        </w:rPr>
        <w:t>[4]</w:t>
      </w:r>
      <w:r w:rsidRPr="00660BCF">
        <w:rPr>
          <w:rFonts w:cs="TH Sarabun New"/>
          <w:szCs w:val="28"/>
        </w:rPr>
        <w:tab/>
        <w:t>“</w:t>
      </w:r>
      <w:r w:rsidRPr="00660BCF">
        <w:rPr>
          <w:rFonts w:cs="TH Sarabun New"/>
          <w:szCs w:val="28"/>
          <w:cs/>
        </w:rPr>
        <w:t xml:space="preserve">แนวทางในการนำ </w:t>
      </w:r>
      <w:r w:rsidRPr="00660BCF">
        <w:rPr>
          <w:rFonts w:cs="TH Sarabun New"/>
          <w:szCs w:val="28"/>
        </w:rPr>
        <w:t xml:space="preserve">DevOps </w:t>
      </w:r>
      <w:r w:rsidRPr="00660BCF">
        <w:rPr>
          <w:rFonts w:cs="TH Sarabun New"/>
          <w:szCs w:val="28"/>
          <w:cs/>
        </w:rPr>
        <w:t xml:space="preserve">มาใช้ปรับปรุงการพัฒนา </w:t>
      </w:r>
      <w:r w:rsidRPr="00660BCF">
        <w:rPr>
          <w:rFonts w:cs="TH Sarabun New"/>
          <w:szCs w:val="28"/>
        </w:rPr>
        <w:t>software.” https://www.somkiat.cc/think-before-start-devops/ (accessed Jan. 23, 2021).</w:t>
      </w:r>
    </w:p>
    <w:p w14:paraId="563DD714" w14:textId="3CEFE296" w:rsidR="00660BCF" w:rsidRPr="00EC64BD" w:rsidRDefault="00660BCF" w:rsidP="00660BCF">
      <w:pPr>
        <w:spacing w:after="0"/>
        <w:rPr>
          <w:rFonts w:hint="cs"/>
          <w:cs/>
        </w:rPr>
      </w:pPr>
      <w:r w:rsidRPr="00660BCF">
        <w:rPr>
          <w:cs/>
        </w:rPr>
        <w:fldChar w:fldCharType="end"/>
      </w:r>
    </w:p>
    <w:sectPr w:rsidR="00660BCF" w:rsidRPr="00EC64BD" w:rsidSect="000970E7">
      <w:head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6B425F3" w14:textId="77777777" w:rsidR="00C80E4C" w:rsidRDefault="00C80E4C" w:rsidP="00EC64BD">
      <w:pPr>
        <w:spacing w:after="0" w:line="240" w:lineRule="auto"/>
      </w:pPr>
      <w:r>
        <w:separator/>
      </w:r>
    </w:p>
  </w:endnote>
  <w:endnote w:type="continuationSeparator" w:id="0">
    <w:p w14:paraId="47EB476D" w14:textId="77777777" w:rsidR="00C80E4C" w:rsidRDefault="00C80E4C" w:rsidP="00EC64B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H Sarabun New"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93B8DCA" w14:textId="77777777" w:rsidR="00C80E4C" w:rsidRDefault="00C80E4C" w:rsidP="00EC64BD">
      <w:pPr>
        <w:spacing w:after="0" w:line="240" w:lineRule="auto"/>
      </w:pPr>
      <w:r>
        <w:separator/>
      </w:r>
    </w:p>
  </w:footnote>
  <w:footnote w:type="continuationSeparator" w:id="0">
    <w:p w14:paraId="56492183" w14:textId="77777777" w:rsidR="00C80E4C" w:rsidRDefault="00C80E4C" w:rsidP="00EC64B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52F4431" w14:textId="2663BB6D" w:rsidR="00EC64BD" w:rsidRPr="00EC64BD" w:rsidRDefault="00EC64BD">
    <w:pPr>
      <w:pStyle w:val="a4"/>
      <w:rPr>
        <w:rFonts w:cs="TH Sarabun New"/>
        <w:szCs w:val="28"/>
      </w:rPr>
    </w:pPr>
    <w:r w:rsidRPr="00EC64BD">
      <w:rPr>
        <w:rFonts w:cs="TH Sarabun New"/>
        <w:szCs w:val="28"/>
        <w:cs/>
      </w:rPr>
      <w:t>นายณ</w:t>
    </w:r>
    <w:proofErr w:type="spellStart"/>
    <w:r w:rsidRPr="00EC64BD">
      <w:rPr>
        <w:rFonts w:cs="TH Sarabun New"/>
        <w:szCs w:val="28"/>
        <w:cs/>
      </w:rPr>
      <w:t>ัช</w:t>
    </w:r>
    <w:proofErr w:type="spellEnd"/>
    <w:r w:rsidRPr="00EC64BD">
      <w:rPr>
        <w:rFonts w:cs="TH Sarabun New"/>
        <w:szCs w:val="28"/>
        <w:cs/>
      </w:rPr>
      <w:t xml:space="preserve">พล เผือดผุด รหัสนักศึกษา </w:t>
    </w:r>
    <w:r w:rsidRPr="00EC64BD">
      <w:rPr>
        <w:rFonts w:cs="TH Sarabun New"/>
        <w:szCs w:val="28"/>
      </w:rPr>
      <w:t>613020989-7 Sec.2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65E2F"/>
    <w:rsid w:val="00005E19"/>
    <w:rsid w:val="000279E7"/>
    <w:rsid w:val="000970E7"/>
    <w:rsid w:val="00110B1B"/>
    <w:rsid w:val="001C2E8D"/>
    <w:rsid w:val="0020104D"/>
    <w:rsid w:val="002F7A49"/>
    <w:rsid w:val="00660BCF"/>
    <w:rsid w:val="00841405"/>
    <w:rsid w:val="008C5B68"/>
    <w:rsid w:val="00B65E2F"/>
    <w:rsid w:val="00BB7D51"/>
    <w:rsid w:val="00C80E4C"/>
    <w:rsid w:val="00D11306"/>
    <w:rsid w:val="00EC64BD"/>
    <w:rsid w:val="00F82A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F46AD9B"/>
  <w15:chartTrackingRefBased/>
  <w15:docId w15:val="{31CD1C26-76C8-4A74-86F4-B801E6ADB4B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H Sarabun New" w:eastAsiaTheme="minorHAnsi" w:hAnsi="TH Sarabun New" w:cs="TH Sarabun New"/>
        <w:sz w:val="28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005E19"/>
    <w:pPr>
      <w:spacing w:after="200" w:line="276" w:lineRule="auto"/>
    </w:pPr>
  </w:style>
  <w:style w:type="paragraph" w:styleId="1">
    <w:name w:val="heading 1"/>
    <w:basedOn w:val="a"/>
    <w:next w:val="a"/>
    <w:link w:val="10"/>
    <w:autoRedefine/>
    <w:uiPriority w:val="9"/>
    <w:qFormat/>
    <w:rsid w:val="00005E19"/>
    <w:pPr>
      <w:keepNext/>
      <w:keepLines/>
      <w:spacing w:before="240" w:after="0"/>
      <w:jc w:val="center"/>
      <w:outlineLvl w:val="0"/>
    </w:pPr>
    <w:rPr>
      <w:rFonts w:asciiTheme="majorHAnsi" w:eastAsiaTheme="majorEastAsia" w:hAnsiTheme="majorHAnsi"/>
      <w:bCs/>
      <w:sz w:val="32"/>
      <w:szCs w:val="36"/>
    </w:rPr>
  </w:style>
  <w:style w:type="paragraph" w:styleId="2">
    <w:name w:val="heading 2"/>
    <w:basedOn w:val="a"/>
    <w:next w:val="a"/>
    <w:link w:val="20"/>
    <w:autoRedefine/>
    <w:uiPriority w:val="9"/>
    <w:unhideWhenUsed/>
    <w:qFormat/>
    <w:rsid w:val="00005E19"/>
    <w:pPr>
      <w:keepNext/>
      <w:keepLines/>
      <w:spacing w:before="40" w:after="0"/>
      <w:outlineLvl w:val="1"/>
    </w:pPr>
    <w:rPr>
      <w:rFonts w:asciiTheme="majorHAnsi" w:eastAsiaTheme="majorEastAsia" w:hAnsiTheme="majorHAnsi"/>
      <w:bCs/>
      <w:sz w:val="26"/>
      <w:szCs w:val="32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20">
    <w:name w:val="หัวเรื่อง 2 อักขระ"/>
    <w:basedOn w:val="a0"/>
    <w:link w:val="2"/>
    <w:uiPriority w:val="9"/>
    <w:rsid w:val="00005E19"/>
    <w:rPr>
      <w:rFonts w:asciiTheme="majorHAnsi" w:eastAsiaTheme="majorEastAsia" w:hAnsiTheme="majorHAnsi" w:cs="TH Sarabun New"/>
      <w:bCs/>
      <w:sz w:val="26"/>
      <w:szCs w:val="32"/>
    </w:rPr>
  </w:style>
  <w:style w:type="character" w:customStyle="1" w:styleId="10">
    <w:name w:val="หัวเรื่อง 1 อักขระ"/>
    <w:basedOn w:val="a0"/>
    <w:link w:val="1"/>
    <w:uiPriority w:val="9"/>
    <w:rsid w:val="00005E19"/>
    <w:rPr>
      <w:rFonts w:asciiTheme="majorHAnsi" w:eastAsiaTheme="majorEastAsia" w:hAnsiTheme="majorHAnsi" w:cs="TH Sarabun New"/>
      <w:bCs/>
      <w:sz w:val="32"/>
      <w:szCs w:val="36"/>
    </w:rPr>
  </w:style>
  <w:style w:type="paragraph" w:styleId="a3">
    <w:name w:val="List Paragraph"/>
    <w:basedOn w:val="a"/>
    <w:uiPriority w:val="34"/>
    <w:qFormat/>
    <w:rsid w:val="00841405"/>
    <w:pPr>
      <w:ind w:left="720"/>
      <w:contextualSpacing/>
    </w:pPr>
    <w:rPr>
      <w:rFonts w:cs="Angsana New"/>
      <w:szCs w:val="35"/>
    </w:rPr>
  </w:style>
  <w:style w:type="paragraph" w:styleId="a4">
    <w:name w:val="header"/>
    <w:basedOn w:val="a"/>
    <w:link w:val="a5"/>
    <w:uiPriority w:val="99"/>
    <w:unhideWhenUsed/>
    <w:rsid w:val="00EC64BD"/>
    <w:pPr>
      <w:tabs>
        <w:tab w:val="center" w:pos="4513"/>
        <w:tab w:val="right" w:pos="9026"/>
      </w:tabs>
      <w:spacing w:after="0" w:line="240" w:lineRule="auto"/>
    </w:pPr>
    <w:rPr>
      <w:rFonts w:cs="Angsana New"/>
      <w:szCs w:val="35"/>
    </w:rPr>
  </w:style>
  <w:style w:type="character" w:customStyle="1" w:styleId="a5">
    <w:name w:val="หัวกระดาษ อักขระ"/>
    <w:basedOn w:val="a0"/>
    <w:link w:val="a4"/>
    <w:uiPriority w:val="99"/>
    <w:rsid w:val="00EC64BD"/>
    <w:rPr>
      <w:rFonts w:cs="Angsana New"/>
      <w:szCs w:val="35"/>
    </w:rPr>
  </w:style>
  <w:style w:type="paragraph" w:styleId="a6">
    <w:name w:val="footer"/>
    <w:basedOn w:val="a"/>
    <w:link w:val="a7"/>
    <w:uiPriority w:val="99"/>
    <w:unhideWhenUsed/>
    <w:rsid w:val="00EC64BD"/>
    <w:pPr>
      <w:tabs>
        <w:tab w:val="center" w:pos="4513"/>
        <w:tab w:val="right" w:pos="9026"/>
      </w:tabs>
      <w:spacing w:after="0" w:line="240" w:lineRule="auto"/>
    </w:pPr>
    <w:rPr>
      <w:rFonts w:cs="Angsana New"/>
      <w:szCs w:val="35"/>
    </w:rPr>
  </w:style>
  <w:style w:type="character" w:customStyle="1" w:styleId="a7">
    <w:name w:val="ท้ายกระดาษ อักขระ"/>
    <w:basedOn w:val="a0"/>
    <w:link w:val="a6"/>
    <w:uiPriority w:val="99"/>
    <w:rsid w:val="00EC64BD"/>
    <w:rPr>
      <w:rFonts w:cs="Angsana New"/>
      <w:szCs w:val="35"/>
    </w:rPr>
  </w:style>
  <w:style w:type="paragraph" w:styleId="a8">
    <w:name w:val="Bibliography"/>
    <w:basedOn w:val="a"/>
    <w:next w:val="a"/>
    <w:uiPriority w:val="37"/>
    <w:unhideWhenUsed/>
    <w:rsid w:val="00660BCF"/>
    <w:pPr>
      <w:tabs>
        <w:tab w:val="left" w:pos="384"/>
      </w:tabs>
      <w:spacing w:after="0" w:line="240" w:lineRule="auto"/>
      <w:ind w:left="384" w:hanging="384"/>
    </w:pPr>
    <w:rPr>
      <w:rFonts w:cs="Angsana New"/>
      <w:szCs w:val="3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eader" Target="head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0</TotalTime>
  <Pages>2</Pages>
  <Words>910</Words>
  <Characters>5187</Characters>
  <Application>Microsoft Office Word</Application>
  <DocSecurity>0</DocSecurity>
  <Lines>43</Lines>
  <Paragraphs>12</Paragraphs>
  <ScaleCrop>false</ScaleCrop>
  <HeadingPairs>
    <vt:vector size="2" baseType="variant">
      <vt:variant>
        <vt:lpstr>ชื่อเรื่อง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0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tchapon Phuedphud</dc:creator>
  <cp:keywords/>
  <dc:description/>
  <cp:lastModifiedBy>Natchapon Phuedphud</cp:lastModifiedBy>
  <cp:revision>3</cp:revision>
  <dcterms:created xsi:type="dcterms:W3CDTF">2021-01-22T08:51:00Z</dcterms:created>
  <dcterms:modified xsi:type="dcterms:W3CDTF">2021-01-23T13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5"&gt;&lt;session id="fEpnOQHo"/&gt;&lt;style id="http://www.zotero.org/styles/ieee" locale="en-US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